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0D7DEA">
          <w:pPr>
            <w:pStyle w:val="TJ1"/>
            <w:rPr>
              <w:rFonts w:asciiTheme="minorHAnsi" w:eastAsiaTheme="minorEastAsia" w:hAnsiTheme="minorHAnsi" w:cstheme="minorBidi"/>
              <w:noProof/>
              <w:sz w:val="22"/>
              <w:szCs w:val="22"/>
            </w:rPr>
          </w:pPr>
          <w:r w:rsidRPr="000D7DEA">
            <w:fldChar w:fldCharType="begin"/>
          </w:r>
          <w:r w:rsidR="00AF24CC">
            <w:instrText xml:space="preserve"> TOC \o "1-3" \h \z \u </w:instrText>
          </w:r>
          <w:r w:rsidRPr="000D7DEA">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0D7DEA">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D7DEA">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D7DEA">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0D7DEA">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0D7DEA">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D7DEA">
        <w:fldChar w:fldCharType="separate"/>
      </w:r>
      <w:r w:rsidR="003B7ECE" w:rsidRPr="003B7ECE">
        <w:rPr>
          <w:noProof/>
        </w:rPr>
        <w:t>[1]</w:t>
      </w:r>
      <w:r w:rsidR="000D7DEA">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5240" w:rsidRPr="00131399" w:rsidRDefault="000D7DEA"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D7DEA">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D7DEA">
        <w:fldChar w:fldCharType="separate"/>
      </w:r>
      <w:r w:rsidR="003B7ECE" w:rsidRPr="003B7ECE">
        <w:rPr>
          <w:noProof/>
        </w:rPr>
        <w:t>[1]</w:t>
      </w:r>
      <w:r w:rsidR="000D7DEA">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D7DEA">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D7DEA">
        <w:fldChar w:fldCharType="separate"/>
      </w:r>
      <w:r w:rsidR="003B7ECE" w:rsidRPr="003B7ECE">
        <w:rPr>
          <w:noProof/>
        </w:rPr>
        <w:t>[2]</w:t>
      </w:r>
      <w:r w:rsidR="000D7DEA">
        <w:fldChar w:fldCharType="end"/>
      </w:r>
      <w:r w:rsidR="004C548A">
        <w:t xml:space="preserve"> leírtak alapján</w:t>
      </w:r>
      <w:r w:rsidR="00EC5A00">
        <w:t xml:space="preserve"> az OMSZ specifikációjából</w:t>
      </w:r>
      <w:r w:rsidR="002173CE">
        <w:t xml:space="preserve"> </w:t>
      </w:r>
      <w:r w:rsidR="000D7DEA">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D7DEA">
        <w:fldChar w:fldCharType="separate"/>
      </w:r>
      <w:r w:rsidR="003B7ECE" w:rsidRPr="003B7ECE">
        <w:rPr>
          <w:noProof/>
        </w:rPr>
        <w:t>[1]</w:t>
      </w:r>
      <w:r w:rsidR="000D7DEA">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A Cirrus egy világos színű, szálas szerkezetű magasan elhelyezkedő felhő. Általában egyszerre csak kevés - néhány okta -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D7DEA"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0D7DEA"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FD4539">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0D7DEA"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D7DEA">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D7DEA">
        <w:fldChar w:fldCharType="separate"/>
      </w:r>
      <w:r w:rsidR="003B7ECE" w:rsidRPr="003B7ECE">
        <w:rPr>
          <w:noProof/>
        </w:rPr>
        <w:t>[1]</w:t>
      </w:r>
      <w:r w:rsidR="000D7DEA">
        <w:fldChar w:fldCharType="end"/>
      </w:r>
      <w:r w:rsidR="003B7ECE">
        <w:t xml:space="preserve"> és </w:t>
      </w:r>
      <w:r w:rsidR="000D7DEA">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D7DEA">
        <w:fldChar w:fldCharType="separate"/>
      </w:r>
      <w:r w:rsidR="003B7ECE" w:rsidRPr="003B7ECE">
        <w:rPr>
          <w:noProof/>
        </w:rPr>
        <w:t>[2]</w:t>
      </w:r>
      <w:r w:rsidR="000D7DEA">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D7DEA">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D7DEA">
        <w:fldChar w:fldCharType="separate"/>
      </w:r>
      <w:r w:rsidR="00503141" w:rsidRPr="00503141">
        <w:rPr>
          <w:noProof/>
        </w:rPr>
        <w:t>[3]</w:t>
      </w:r>
      <w:r w:rsidR="000D7DEA">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00405990">
        <w:t xml:space="preserve"> hogy az eredeti kép éltérképből</w:t>
      </w:r>
      <w:r w:rsidR="00A51D90">
        <w:t xml:space="preserve">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0D7DEA"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D7DEA">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D7DEA">
        <w:fldChar w:fldCharType="separate"/>
      </w:r>
      <w:r w:rsidR="00322155" w:rsidRPr="00322155">
        <w:rPr>
          <w:noProof/>
        </w:rPr>
        <w:t>[4]</w:t>
      </w:r>
      <w:r w:rsidR="000D7DEA">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w:t>
      </w:r>
      <w:r w:rsidRPr="00E05D93">
        <w:lastRenderedPageBreak/>
        <w:t>érzékeléséért. A "Hue"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0D7DEA"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0D7DEA"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ges borultságra vonatkozó mérés - nem fedi a kép a teljes eget -</w:t>
      </w:r>
      <w:r w:rsidR="00F32EB8">
        <w:t xml:space="preserve"> 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w:t>
      </w:r>
      <w:r w:rsidR="00DA786D">
        <w:lastRenderedPageBreak/>
        <w:t>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351AE7" w:rsidRPr="00351AE7" w:rsidRDefault="000D7DEA"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lastRenderedPageBreak/>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0D7DEA"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0D7DEA"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xml:space="preserve">. Ezeken az értékeken célszerű egy szűrést alkalmazni, hogy a zajokat kiszűrjük. Ezt </w:t>
      </w:r>
      <w:r w:rsidRPr="00E05D93">
        <w:lastRenderedPageBreak/>
        <w:t>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w:t>
      </w:r>
      <w:r w:rsidR="001D6501">
        <w:lastRenderedPageBreak/>
        <w:t>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351AE7" w:rsidRDefault="000D7DEA"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 xml:space="preserve">ült a sorozatképekkel való </w:t>
      </w:r>
      <w:r w:rsidR="005200A2">
        <w:lastRenderedPageBreak/>
        <w:t>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0D7DEA"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0D7DEA"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0D7DEA"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0D7DEA"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 xml:space="preserve">Figyelembe kell vennünk, hogy a magasság változásával változhat a szél iránya, és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1000m, és 1500-1800m között van. </w:t>
      </w:r>
      <w:r w:rsidR="0049423C">
        <w:t>A</w:t>
      </w:r>
      <w:r w:rsidRPr="007A51C3">
        <w:t xml:space="preserve"> magassági </w:t>
      </w:r>
      <w:r w:rsidR="00AE5DAD">
        <w:t>szél mind a 2 szinten kb. 15-</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0D7DEA"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tunk felhőt, és akkor megadhatjuk az értéket.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4 kép fog a rendelkezésünkre állni, körülbelül 5-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 xml:space="preserve">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blémától nem kell tartanunk. Így a megvalósítást 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CC3B7F" w:rsidRDefault="00FA278C" w:rsidP="007D6A35">
      <w:r>
        <w:t>A megvalósításhoz az Accord.Net szabadon felhasználható</w:t>
      </w:r>
      <w:r w:rsidR="00F161B8">
        <w:t xml:space="preserve"> framework-öt használtuk</w:t>
      </w:r>
      <w:r w:rsidR="00843E92">
        <w:t>. Ez egy olyan</w:t>
      </w:r>
      <w:r w:rsidR="00F161B8">
        <w:t xml:space="preserve"> sokrétű rendszer,</w:t>
      </w:r>
      <w:r w:rsidR="00843E92">
        <w:t xml:space="preserve"> ami többek között a képfeldolgozást is támogatja, számos algoritmussal segítve újabb alkalmazások készítését.</w:t>
      </w:r>
      <w:r w:rsidR="006204C2">
        <w:t xml:space="preserve"> </w:t>
      </w:r>
    </w:p>
    <w:p w:rsidR="006F09AC" w:rsidRPr="00CF5A1E" w:rsidRDefault="00CC3B7F" w:rsidP="007D6A35">
      <w:r>
        <w:t xml:space="preserve">Ha a fent leírt módszert sikerül megvalósítani, vagyis a helytelenül detektált vagy párosított részeket ki tudjuk szűrni, akkor nincs szükségünk </w:t>
      </w:r>
      <w:r w:rsidR="00B63C95">
        <w:t>elő feldolgozásra</w:t>
      </w:r>
      <w:r>
        <w:t xml:space="preserve">. </w:t>
      </w:r>
      <w:r w:rsidR="00D70F79">
        <w:t>A képek mérete miatt az algoritmusok lassabbak lesznek, de pontosság szempontjából, és a későbbiekben ismertetett feldolgozási okok miatt jobb, ha minél nagyobb méretben hagyjuk a képet.</w:t>
      </w:r>
      <w:r w:rsidR="009B5415">
        <w:t xml:space="preserve"> Így első lépésünk a jellemző pontok keresése.</w:t>
      </w:r>
      <w:r w:rsidR="00930B83">
        <w:t xml:space="preserve"> Ezek lényege, hogy</w:t>
      </w:r>
      <w:r w:rsidR="007754EF">
        <w:t xml:space="preserve"> maga a pont és annak </w:t>
      </w:r>
      <w:r w:rsidR="00930B83">
        <w:t>helye egyértelműen legyen meghatározható</w:t>
      </w:r>
      <w:r w:rsidR="0017564B">
        <w:t>.</w:t>
      </w:r>
      <w:r w:rsidR="00930B83">
        <w:t xml:space="preserve"> </w:t>
      </w:r>
      <w:r w:rsidR="003B4869">
        <w:t>Jellemző pont</w:t>
      </w:r>
      <w:r w:rsidR="00E25B76">
        <w:t>nak több dolgot tekinthetünk egy képen,</w:t>
      </w:r>
      <w:r w:rsidR="005B7E43">
        <w:t xml:space="preserve"> például vonal végződéseket, lokális</w:t>
      </w:r>
      <w:r w:rsidR="00EE02ED">
        <w:t xml:space="preserve"> minimum vagy maximum értékeket,</w:t>
      </w:r>
      <w:r w:rsidR="00E25B76">
        <w:t xml:space="preserve"> de</w:t>
      </w:r>
      <w:r w:rsidR="003B4869">
        <w:t xml:space="preserve"> képfeldolgozásnál gyakori megoldás</w:t>
      </w:r>
      <w:r w:rsidR="001D09BD">
        <w:t xml:space="preserve"> az is</w:t>
      </w:r>
      <w:r w:rsidR="003B4869">
        <w:t>, hogy sarokpontokat keresünk.</w:t>
      </w:r>
      <w:r w:rsidR="008F2B89">
        <w:t xml:space="preserve"> A megvalósításhoz</w:t>
      </w:r>
      <w:r w:rsidR="005050B3">
        <w:t xml:space="preserve"> mi</w:t>
      </w:r>
      <w:r w:rsidR="00E25B76">
        <w:t xml:space="preserve"> is ezt választottuk.</w:t>
      </w:r>
      <w:r w:rsidR="005F7091">
        <w:t xml:space="preserve"> Saroknak két él találkozása tekinthető.</w:t>
      </w:r>
      <w:r w:rsidR="00CF5A1E">
        <w:t xml:space="preserve"> Ez azt jelenti, hogy a képfüggvény nagy mértékben, több irányban változik.</w:t>
      </w:r>
      <w:r w:rsidR="00C64991">
        <w:t xml:space="preserve"> Ha csak egy é</w:t>
      </w:r>
      <w:r w:rsidR="00A00DA9">
        <w:t>lünk van, a változás egy irányú.</w:t>
      </w:r>
      <w:r w:rsidR="000F2933">
        <w:t xml:space="preserve"> Ennek hátránya, hogy nem megfelelő beállítások mellett rengeteg sarokpontot találhatunk egy képen, viszont előnye, hogy ugyan azt a pontot több képen is azonosíthatjuk akár különböző fényviszonyok, eltolás, elforgatás mellett. </w:t>
      </w:r>
      <w:r w:rsidR="003B4869">
        <w:t xml:space="preserve"> Erre egy jó algoritmus a Harris sarokpont det</w:t>
      </w:r>
      <w:r w:rsidR="00446070">
        <w:t xml:space="preserve">ektáló, ami </w:t>
      </w:r>
      <w:r w:rsidR="00446070" w:rsidRPr="00CF5A1E">
        <w:t>Moravec algoritmusának egy továbbfejlesztett változata.</w:t>
      </w:r>
      <w:r w:rsidR="00B80305" w:rsidRPr="00CF5A1E">
        <w:t xml:space="preserve"> </w:t>
      </w:r>
      <w:r w:rsidR="007A7BD2" w:rsidRPr="00CF5A1E">
        <w:t>Ennek segítségével minden képünkön detektáljuk a sarokpontokat.</w:t>
      </w:r>
      <w:r w:rsidR="00573E2F">
        <w:t xml:space="preserve"> A módszer a pontok kör</w:t>
      </w:r>
      <w:r w:rsidR="00AC26C8">
        <w:t xml:space="preserve">é egy ablakot illeszt, majd a </w:t>
      </w:r>
      <w:r w:rsidR="00573E2F">
        <w:t>képfüggvény változásának mértékét figyeli, az ablak egy bizonyos irányba való elmozdulásakor.</w:t>
      </w:r>
      <w:r w:rsidR="006F09AC" w:rsidRPr="00CF5A1E">
        <w:t xml:space="preserve"> </w:t>
      </w:r>
    </w:p>
    <w:p w:rsidR="007D6A35" w:rsidRPr="00CF5A1E" w:rsidRDefault="006F09AC" w:rsidP="007D6A35">
      <w:r w:rsidRPr="00CF5A1E">
        <w:t>Következő lépés a korreláció vizsgálata.</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raphy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0D7DEA"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40" w:name="_Toc385287728"/>
      <w:bookmarkStart w:id="41" w:name="_Toc385409433"/>
      <w:r>
        <w:t>3</w:t>
      </w:r>
      <w:r w:rsidR="00B62B99" w:rsidRPr="00E05D93">
        <w:t>.</w:t>
      </w:r>
      <w:r w:rsidR="00B62B99">
        <w:t>4</w:t>
      </w:r>
      <w:r w:rsidR="00B62B99" w:rsidRPr="00E05D93">
        <w:t xml:space="preserve">. </w:t>
      </w:r>
      <w:r w:rsidR="00B62B99">
        <w:t>A felhők elmozdulásának meghatározása</w:t>
      </w:r>
      <w:bookmarkEnd w:id="40"/>
      <w:bookmarkEnd w:id="41"/>
      <w:r w:rsidR="00B62B99" w:rsidRPr="00E05D93">
        <w:t xml:space="preserve"> </w:t>
      </w:r>
    </w:p>
    <w:p w:rsidR="00B62B99" w:rsidRPr="00E05D93" w:rsidRDefault="00EF155A" w:rsidP="00EF155A">
      <w:pPr>
        <w:pStyle w:val="Cmsor3"/>
      </w:pPr>
      <w:bookmarkStart w:id="42" w:name="_Toc385287729"/>
      <w:bookmarkStart w:id="43" w:name="_Toc385409434"/>
      <w:r>
        <w:t>3</w:t>
      </w:r>
      <w:r w:rsidR="00B62B99" w:rsidRPr="00E05D93">
        <w:t>.</w:t>
      </w:r>
      <w:r w:rsidR="00B62B99">
        <w:t>4</w:t>
      </w:r>
      <w:r w:rsidR="00B62B99" w:rsidRPr="00E05D93">
        <w:t xml:space="preserve">.1. </w:t>
      </w:r>
      <w:r w:rsidR="00B62B99">
        <w:t>Az optikai áramlás</w:t>
      </w:r>
      <w:bookmarkEnd w:id="42"/>
      <w:bookmarkEnd w:id="43"/>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0D7DEA">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0D7DEA">
        <w:fldChar w:fldCharType="separate"/>
      </w:r>
      <w:r w:rsidR="00C1425F" w:rsidRPr="00C1425F">
        <w:rPr>
          <w:noProof/>
        </w:rPr>
        <w:t>[11]</w:t>
      </w:r>
      <w:r w:rsidR="000D7DEA">
        <w:fldChar w:fldCharType="end"/>
      </w:r>
    </w:p>
    <w:p w:rsidR="00B62B99" w:rsidRDefault="00B62B99" w:rsidP="00B62B99">
      <w:pPr>
        <w:spacing w:before="120"/>
        <w:ind w:firstLine="426"/>
      </w:pPr>
      <w:r>
        <w:t>Feltételezzük, hogy a pixelek nem változtatják meg az intenzitásukat az elmozdulás alatt, hogy a kép térben koherens és időben állandó (egy felületi elem elmozdulása időben lassan változik). Egy probléma az úgynevezett apetúra probléma, azaz hogy az élre párhuzamos elmozdulást nem tudjuk detektálni, csak a merőlegeset.</w:t>
      </w:r>
    </w:p>
    <w:p w:rsidR="00B62B99" w:rsidRDefault="00EF155A" w:rsidP="00EF155A">
      <w:pPr>
        <w:pStyle w:val="Cmsor3"/>
      </w:pPr>
      <w:bookmarkStart w:id="44" w:name="_Toc385287730"/>
      <w:bookmarkStart w:id="45"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44"/>
      <w:bookmarkEnd w:id="45"/>
    </w:p>
    <w:p w:rsidR="001B2AB3" w:rsidRPr="00D37048" w:rsidRDefault="001B2AB3" w:rsidP="00D37048">
      <w:pPr>
        <w:spacing w:before="120"/>
        <w:ind w:firstLine="426"/>
      </w:pPr>
      <w:bookmarkStart w:id="46" w:name="_Toc176229666"/>
      <w:bookmarkStart w:id="47" w:name="_Ref230633021"/>
      <w:bookmarkStart w:id="48" w:name="_Ref230633571"/>
      <w:bookmarkStart w:id="49" w:name="_Toc237759708"/>
      <w:r w:rsidRPr="00D37048">
        <w:t>Az általunk használt Piramistechnikával bővített Lucas–Kanade-féle jellemzőkövetés</w:t>
      </w:r>
      <w:bookmarkEnd w:id="46"/>
      <w:bookmarkEnd w:id="47"/>
      <w:bookmarkEnd w:id="48"/>
      <w:bookmarkEnd w:id="49"/>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Kanade-algoritmus piramisos implementálását használjuk fel. A Lucas–Kanade iteratív optikai folyam számítási módszer megfelelő lokális követési pontosságot eredményez. Az algoritmust pszeudókód formájában összegezve mutatjuk be</w:t>
      </w:r>
      <w:r w:rsidR="0064093B">
        <w:t xml:space="preserve"> a</w:t>
      </w:r>
      <w:r w:rsidR="00BA0FBB">
        <w:t xml:space="preserve"> </w:t>
      </w:r>
      <w:r w:rsidR="000D7DEA">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0D7DEA">
        <w:fldChar w:fldCharType="separate"/>
      </w:r>
      <w:r w:rsidR="00BA0FBB" w:rsidRPr="00BA0FBB">
        <w:rPr>
          <w:noProof/>
        </w:rPr>
        <w:t>[7]</w:t>
      </w:r>
      <w:r w:rsidR="000D7DEA">
        <w:fldChar w:fldCharType="end"/>
      </w:r>
      <w:r w:rsidR="0064093B">
        <w:t xml:space="preserve"> és</w:t>
      </w:r>
      <w:r w:rsidR="00BA0FBB">
        <w:t xml:space="preserve"> </w:t>
      </w:r>
      <w:r w:rsidR="000D7DEA">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0D7DEA">
        <w:fldChar w:fldCharType="separate"/>
      </w:r>
      <w:r w:rsidR="00BA0FBB" w:rsidRPr="00BA0FBB">
        <w:rPr>
          <w:noProof/>
        </w:rPr>
        <w:t>[12]</w:t>
      </w:r>
      <w:r w:rsidR="000D7DEA">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4pt;height:20.1pt" o:ole="">
            <v:imagedata r:id="rId31" o:title=""/>
          </v:shape>
          <o:OLEObject Type="Embed" ProgID="Equation.3" ShapeID="_x0000_i1025" DrawAspect="Content" ObjectID="_1477071942" r:id="rId32"/>
        </w:object>
      </w:r>
      <w:r w:rsidRPr="00D37048">
        <w:rPr>
          <w:color w:val="000000" w:themeColor="text1"/>
        </w:rPr>
        <w:t xml:space="preserve"> és </w:t>
      </w:r>
      <w:r w:rsidRPr="00D37048">
        <w:rPr>
          <w:color w:val="000000" w:themeColor="text1"/>
          <w:position w:val="-14"/>
        </w:rPr>
        <w:object w:dxaOrig="1140" w:dyaOrig="400">
          <v:shape id="_x0000_i1026" type="#_x0000_t75" style="width:56.95pt;height:20.1pt" o:ole="">
            <v:imagedata r:id="rId33" o:title=""/>
          </v:shape>
          <o:OLEObject Type="Embed" ProgID="Equation.3" ShapeID="_x0000_i1026" DrawAspect="Content" ObjectID="_1477071943" r:id="rId34"/>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4pt;height:23.45pt" o:ole="">
            <v:imagedata r:id="rId35" o:title=""/>
          </v:shape>
          <o:OLEObject Type="Embed" ProgID="Equation.3" ShapeID="_x0000_i1027" DrawAspect="Content" ObjectID="_1477071944" r:id="rId36"/>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r w:rsidRPr="00D37048">
        <w:rPr>
          <w:b/>
          <w:color w:val="000000" w:themeColor="text1"/>
        </w:rPr>
        <w:t>u</w:t>
      </w:r>
      <w:r w:rsidRPr="00D37048">
        <w:rPr>
          <w:color w:val="000000" w:themeColor="text1"/>
          <w:vertAlign w:val="superscript"/>
        </w:rPr>
        <w:t>L</w:t>
      </w:r>
      <w:r w:rsidRPr="00D37048">
        <w:rPr>
          <w:color w:val="000000" w:themeColor="text1"/>
        </w:rPr>
        <w:t xml:space="preserve"> = [</w:t>
      </w:r>
      <w:r w:rsidRPr="00D37048">
        <w:rPr>
          <w:i/>
          <w:color w:val="000000" w:themeColor="text1"/>
        </w:rPr>
        <w:t>u</w:t>
      </w:r>
      <w:r w:rsidRPr="00D37048">
        <w:rPr>
          <w:i/>
          <w:color w:val="000000" w:themeColor="text1"/>
          <w:vertAlign w:val="subscript"/>
        </w:rPr>
        <w:t xml:space="preserve">x </w:t>
      </w:r>
      <w:r w:rsidRPr="00D37048">
        <w:rPr>
          <w:i/>
          <w:color w:val="000000" w:themeColor="text1"/>
        </w:rPr>
        <w:t xml:space="preserve"> u</w:t>
      </w:r>
      <w:r w:rsidRPr="00D37048">
        <w:rPr>
          <w:i/>
          <w:color w:val="000000" w:themeColor="text1"/>
          <w:vertAlign w:val="subscript"/>
        </w:rPr>
        <w:t>y</w:t>
      </w:r>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x</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y</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5pt;height:41pt" o:ole="">
            <v:imagedata r:id="rId37" o:title=""/>
          </v:shape>
          <o:OLEObject Type="Embed" ProgID="Equation.3" ShapeID="_x0000_i1028" DrawAspect="Content" ObjectID="_1477071945" r:id="rId3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nicializáljuk az iteratív Lucas–Kanade-módszer szerint: </w:t>
      </w:r>
      <w:r w:rsidRPr="00D37048">
        <w:rPr>
          <w:color w:val="000000" w:themeColor="text1"/>
          <w:position w:val="-6"/>
        </w:rPr>
        <w:object w:dxaOrig="300" w:dyaOrig="380">
          <v:shape id="_x0000_i1029" type="#_x0000_t75" style="width:15.05pt;height:18.4pt" o:ole="">
            <v:imagedata r:id="rId39" o:title=""/>
          </v:shape>
          <o:OLEObject Type="Embed" ProgID="Equation.3" ShapeID="_x0000_i1029" DrawAspect="Content" ObjectID="_1477071946" r:id="rId40"/>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75pt;height:20.1pt" o:ole="">
            <v:imagedata r:id="rId41" o:title=""/>
          </v:shape>
          <o:OLEObject Type="Embed" ProgID="Equation.3" ShapeID="_x0000_i1030" DrawAspect="Content" ObjectID="_1477071947" r:id="rId42"/>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65pt;height:20.1pt" o:ole="">
            <v:imagedata r:id="rId43" o:title=""/>
          </v:shape>
          <o:OLEObject Type="Embed" ProgID="Equation.3" ShapeID="_x0000_i1031" DrawAspect="Content" ObjectID="_1477071948" r:id="rId44"/>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35pt;height:39.35pt" o:ole="">
            <v:imagedata r:id="rId45" o:title=""/>
          </v:shape>
          <o:OLEObject Type="Embed" ProgID="Equation.3" ShapeID="_x0000_i1032" DrawAspect="Content" ObjectID="_1477071949" r:id="rId46"/>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Kanad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25pt;height:21.75pt" o:ole="">
            <v:imagedata r:id="rId47" o:title=""/>
          </v:shape>
          <o:OLEObject Type="Embed" ProgID="Equation.3" ShapeID="_x0000_i1033" DrawAspect="Content" ObjectID="_1477071950" r:id="rId48"/>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8.65pt;height:20.1pt" o:ole="">
            <v:imagedata r:id="rId49" o:title=""/>
          </v:shape>
          <o:OLEObject Type="Embed" ProgID="Equation.3" ShapeID="_x0000_i1034" DrawAspect="Content" ObjectID="_1477071951" r:id="rId50"/>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pt;height:18.4pt" o:ole="">
            <v:imagedata r:id="rId51" o:title=""/>
          </v:shape>
          <o:OLEObject Type="Embed" ProgID="Equation.3" ShapeID="_x0000_i1035" DrawAspect="Content" ObjectID="_1477071952" r:id="rId52"/>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49.85pt;height:23.45pt" o:ole="">
            <v:imagedata r:id="rId53" o:title=""/>
          </v:shape>
          <o:OLEObject Type="Embed" ProgID="Equation.3" ShapeID="_x0000_i1036" DrawAspect="Content" ObjectID="_1477071953" r:id="rId54"/>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0D7DEA"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előfeldolgozásra,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0D7DEA"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0D7DEA"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50" w:name="_Toc385287732"/>
      <w:bookmarkStart w:id="51" w:name="_Toc385409436"/>
      <w:r>
        <w:lastRenderedPageBreak/>
        <w:t>3</w:t>
      </w:r>
      <w:r w:rsidR="00B62B99" w:rsidRPr="00E05D93">
        <w:t>.</w:t>
      </w:r>
      <w:r w:rsidR="00B62B99">
        <w:t>5</w:t>
      </w:r>
      <w:r w:rsidR="00B62B99" w:rsidRPr="00E05D93">
        <w:t xml:space="preserve">. Eredmények </w:t>
      </w:r>
      <w:r w:rsidR="00B62B99" w:rsidRPr="00EF155A">
        <w:t>kiértékelése</w:t>
      </w:r>
      <w:bookmarkEnd w:id="50"/>
      <w:bookmarkEnd w:id="51"/>
      <w:r w:rsidR="00B62B99" w:rsidRPr="00E05D93">
        <w:t xml:space="preserve"> </w:t>
      </w:r>
    </w:p>
    <w:p w:rsidR="00B62B99" w:rsidRPr="00144848" w:rsidRDefault="00B62B99" w:rsidP="00B62B99">
      <w:pPr>
        <w:spacing w:before="120"/>
        <w:ind w:firstLine="426"/>
      </w:pPr>
      <w:r>
        <w:t xml:space="preserve">Az OMSZ–tól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52" w:name="_Toc385287733"/>
      <w:bookmarkStart w:id="53" w:name="_Toc385409437"/>
      <w:bookmarkStart w:id="54" w:name="_Toc369881019"/>
      <w:r>
        <w:rPr>
          <w:highlight w:val="white"/>
        </w:rPr>
        <w:lastRenderedPageBreak/>
        <w:t>4</w:t>
      </w:r>
      <w:r w:rsidR="00F93BA7" w:rsidRPr="00C65D87">
        <w:rPr>
          <w:highlight w:val="white"/>
        </w:rPr>
        <w:t>. Esőzés kezdetének és befejeződésének megállapítása</w:t>
      </w:r>
      <w:bookmarkEnd w:id="52"/>
      <w:bookmarkEnd w:id="53"/>
    </w:p>
    <w:p w:rsidR="00F93BA7" w:rsidRPr="00F93BA7" w:rsidRDefault="003B7556" w:rsidP="00AF24CC">
      <w:pPr>
        <w:pStyle w:val="Cmsor2"/>
      </w:pPr>
      <w:bookmarkStart w:id="55" w:name="h.1pkn6t5ruhky" w:colFirst="0" w:colLast="0"/>
      <w:bookmarkStart w:id="56" w:name="_Toc385287734"/>
      <w:bookmarkStart w:id="57" w:name="_Toc385409438"/>
      <w:bookmarkEnd w:id="55"/>
      <w:r>
        <w:rPr>
          <w:highlight w:val="white"/>
        </w:rPr>
        <w:t>4</w:t>
      </w:r>
      <w:r w:rsidR="00F93BA7" w:rsidRPr="00F93BA7">
        <w:rPr>
          <w:highlight w:val="white"/>
        </w:rPr>
        <w:t>.1. Cél meghatározása</w:t>
      </w:r>
      <w:bookmarkEnd w:id="56"/>
      <w:bookmarkEnd w:id="5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58" w:name="h.tk88o6zev3nf" w:colFirst="0" w:colLast="0"/>
      <w:bookmarkStart w:id="59" w:name="_Toc385287735"/>
      <w:bookmarkStart w:id="60" w:name="_Toc385409439"/>
      <w:bookmarkEnd w:id="58"/>
      <w:r>
        <w:rPr>
          <w:highlight w:val="white"/>
        </w:rPr>
        <w:t>4</w:t>
      </w:r>
      <w:r w:rsidR="00F93BA7" w:rsidRPr="00F93BA7">
        <w:rPr>
          <w:highlight w:val="white"/>
        </w:rPr>
        <w:t>.2. Esőcseppek fizikai jellemzői</w:t>
      </w:r>
      <w:bookmarkEnd w:id="59"/>
      <w:bookmarkEnd w:id="6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0D7DEA">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0D7DEA">
        <w:rPr>
          <w:highlight w:val="white"/>
        </w:rPr>
        <w:fldChar w:fldCharType="separate"/>
      </w:r>
      <w:r w:rsidR="00BA0FBB" w:rsidRPr="00BA0FBB">
        <w:rPr>
          <w:noProof/>
          <w:highlight w:val="white"/>
        </w:rPr>
        <w:t>[13]</w:t>
      </w:r>
      <w:r w:rsidR="000D7DEA">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0D7DEA">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0D7DEA">
        <w:rPr>
          <w:highlight w:val="white"/>
        </w:rPr>
        <w:fldChar w:fldCharType="separate"/>
      </w:r>
      <w:r w:rsidR="00BA0FBB" w:rsidRPr="00BA0FBB">
        <w:rPr>
          <w:noProof/>
          <w:highlight w:val="white"/>
        </w:rPr>
        <w:t>[14]</w:t>
      </w:r>
      <w:r w:rsidR="000D7DEA">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2732702" cy="1917590"/>
                    </a:xfrm>
                    <a:prstGeom prst="rect">
                      <a:avLst/>
                    </a:prstGeom>
                  </pic:spPr>
                </pic:pic>
              </a:graphicData>
            </a:graphic>
          </wp:inline>
        </w:drawing>
      </w:r>
    </w:p>
    <w:p w:rsidR="004F0315" w:rsidRPr="00F93BA7" w:rsidRDefault="000D7DEA"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61" w:name="h.woy372w68p6g" w:colFirst="0" w:colLast="0"/>
      <w:bookmarkStart w:id="62" w:name="_Toc385287736"/>
      <w:bookmarkStart w:id="63" w:name="_Toc385409440"/>
      <w:bookmarkEnd w:id="61"/>
      <w:r>
        <w:rPr>
          <w:highlight w:val="white"/>
        </w:rPr>
        <w:t>4</w:t>
      </w:r>
      <w:r w:rsidR="00F93BA7" w:rsidRPr="00F93BA7">
        <w:rPr>
          <w:highlight w:val="white"/>
        </w:rPr>
        <w:t xml:space="preserve">.3. </w:t>
      </w:r>
      <w:r w:rsidR="00F93BA7" w:rsidRPr="00F93BA7">
        <w:t>Lehetőségek eső detektálására</w:t>
      </w:r>
      <w:bookmarkEnd w:id="62"/>
      <w:bookmarkEnd w:id="63"/>
    </w:p>
    <w:p w:rsidR="00F93BA7" w:rsidRPr="00F93BA7" w:rsidRDefault="003B7556" w:rsidP="00C65D87">
      <w:pPr>
        <w:pStyle w:val="Cmsor3"/>
      </w:pPr>
      <w:bookmarkStart w:id="64" w:name="h.z33egx7lasbn" w:colFirst="0" w:colLast="0"/>
      <w:bookmarkStart w:id="65" w:name="_Toc385287737"/>
      <w:bookmarkStart w:id="66" w:name="_Toc385409441"/>
      <w:bookmarkEnd w:id="64"/>
      <w:r>
        <w:rPr>
          <w:highlight w:val="white"/>
        </w:rPr>
        <w:t>4</w:t>
      </w:r>
      <w:r w:rsidR="00F93BA7" w:rsidRPr="00F93BA7">
        <w:rPr>
          <w:highlight w:val="white"/>
        </w:rPr>
        <w:t>.3.1. Esővonalak detektálása hisztogram vizsgálattal mozgókép sorozaton</w:t>
      </w:r>
      <w:bookmarkEnd w:id="65"/>
      <w:bookmarkEnd w:id="6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0D7DEA">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D7DEA">
        <w:rPr>
          <w:highlight w:val="white"/>
        </w:rPr>
        <w:fldChar w:fldCharType="separate"/>
      </w:r>
      <w:r w:rsidR="00BA0FBB" w:rsidRPr="00BA0FBB">
        <w:rPr>
          <w:noProof/>
          <w:highlight w:val="white"/>
        </w:rPr>
        <w:t>[15]</w:t>
      </w:r>
      <w:r w:rsidR="000D7DEA">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0D7DEA">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D7DEA">
        <w:rPr>
          <w:highlight w:val="white"/>
        </w:rPr>
        <w:fldChar w:fldCharType="separate"/>
      </w:r>
      <w:r w:rsidR="00BA0FBB" w:rsidRPr="00BA0FBB">
        <w:rPr>
          <w:noProof/>
          <w:highlight w:val="white"/>
        </w:rPr>
        <w:t>[15]</w:t>
      </w:r>
      <w:r w:rsidR="000D7DEA">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0D7DEA">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D7DEA">
        <w:rPr>
          <w:highlight w:val="white"/>
        </w:rPr>
        <w:fldChar w:fldCharType="separate"/>
      </w:r>
      <w:r w:rsidR="00BA0FBB" w:rsidRPr="00BA0FBB">
        <w:rPr>
          <w:noProof/>
          <w:highlight w:val="white"/>
        </w:rPr>
        <w:t>[15]</w:t>
      </w:r>
      <w:r w:rsidR="000D7DEA">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5756550" cy="2283067"/>
                    </a:xfrm>
                    <a:prstGeom prst="rect">
                      <a:avLst/>
                    </a:prstGeom>
                  </pic:spPr>
                </pic:pic>
              </a:graphicData>
            </a:graphic>
          </wp:inline>
        </w:drawing>
      </w:r>
    </w:p>
    <w:p w:rsidR="00480705" w:rsidRPr="00480705" w:rsidRDefault="000D7DEA"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67" w:name="h.bi29lsnla3zl" w:colFirst="0" w:colLast="0"/>
      <w:bookmarkStart w:id="68" w:name="_Toc385287738"/>
      <w:bookmarkStart w:id="69" w:name="_Toc385409442"/>
      <w:bookmarkEnd w:id="67"/>
      <w:r>
        <w:rPr>
          <w:highlight w:val="white"/>
        </w:rPr>
        <w:t>4</w:t>
      </w:r>
      <w:r w:rsidR="00F93BA7" w:rsidRPr="00F93BA7">
        <w:rPr>
          <w:highlight w:val="white"/>
        </w:rPr>
        <w:t>.3.2. Esőcseppek felismerése gépjármű szélvédőjén</w:t>
      </w:r>
      <w:bookmarkEnd w:id="68"/>
      <w:bookmarkEnd w:id="69"/>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0D7DEA">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0D7DEA">
        <w:rPr>
          <w:highlight w:val="white"/>
        </w:rPr>
        <w:fldChar w:fldCharType="separate"/>
      </w:r>
      <w:r w:rsidR="00BA0FBB" w:rsidRPr="00BA0FBB">
        <w:rPr>
          <w:noProof/>
          <w:highlight w:val="white"/>
        </w:rPr>
        <w:t>[14]</w:t>
      </w:r>
      <w:r w:rsidR="000D7DEA">
        <w:rPr>
          <w:highlight w:val="white"/>
        </w:rPr>
        <w:fldChar w:fldCharType="end"/>
      </w:r>
      <w:r w:rsidRPr="00F93BA7">
        <w:rPr>
          <w:highlight w:val="white"/>
        </w:rPr>
        <w:t xml:space="preserve">, </w:t>
      </w:r>
      <w:r w:rsidR="000D7DEA">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0D7DEA">
        <w:rPr>
          <w:highlight w:val="white"/>
        </w:rPr>
        <w:fldChar w:fldCharType="separate"/>
      </w:r>
      <w:r w:rsidR="00BA0FBB" w:rsidRPr="00BA0FBB">
        <w:rPr>
          <w:noProof/>
          <w:highlight w:val="white"/>
        </w:rPr>
        <w:t>[16]</w:t>
      </w:r>
      <w:r w:rsidR="000D7DEA">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0D7DEA"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70" w:name="h.7q7g54gaz88" w:colFirst="0" w:colLast="0"/>
      <w:bookmarkStart w:id="71" w:name="_Toc385287739"/>
      <w:bookmarkStart w:id="72" w:name="_Toc385409443"/>
      <w:bookmarkEnd w:id="70"/>
      <w:r>
        <w:rPr>
          <w:highlight w:val="white"/>
        </w:rPr>
        <w:t>4</w:t>
      </w:r>
      <w:r w:rsidR="00F93BA7" w:rsidRPr="00F93BA7">
        <w:rPr>
          <w:highlight w:val="white"/>
        </w:rPr>
        <w:t>.4. Esőcseppek detektálásának folyamata üvegbúrán</w:t>
      </w:r>
      <w:bookmarkEnd w:id="71"/>
      <w:bookmarkEnd w:id="72"/>
    </w:p>
    <w:p w:rsidR="00F93BA7" w:rsidRPr="00F93BA7" w:rsidRDefault="003B7556" w:rsidP="00C65D87">
      <w:pPr>
        <w:pStyle w:val="Cmsor3"/>
      </w:pPr>
      <w:bookmarkStart w:id="73" w:name="h.ncbfv9mtshmb" w:colFirst="0" w:colLast="0"/>
      <w:bookmarkStart w:id="74" w:name="_Toc385287740"/>
      <w:bookmarkStart w:id="75" w:name="_Toc385409444"/>
      <w:bookmarkEnd w:id="73"/>
      <w:r>
        <w:rPr>
          <w:highlight w:val="white"/>
        </w:rPr>
        <w:t>4</w:t>
      </w:r>
      <w:r w:rsidR="00F93BA7" w:rsidRPr="00F93BA7">
        <w:rPr>
          <w:highlight w:val="white"/>
        </w:rPr>
        <w:t>.4.1. Előfeldolgozás a jól elkülöníthető cseppek detektálásához</w:t>
      </w:r>
      <w:bookmarkEnd w:id="74"/>
      <w:bookmarkEnd w:id="75"/>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0D7DEA">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0D7DEA">
        <w:rPr>
          <w:highlight w:val="white"/>
        </w:rPr>
        <w:fldChar w:fldCharType="separate"/>
      </w:r>
      <w:r w:rsidR="00BA0FBB" w:rsidRPr="00BA0FBB">
        <w:rPr>
          <w:noProof/>
          <w:highlight w:val="white"/>
        </w:rPr>
        <w:t>[17]</w:t>
      </w:r>
      <w:r w:rsidR="000D7DEA">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0D7DEA"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76" w:name="h.kf3w8d5fs6ty" w:colFirst="0" w:colLast="0"/>
      <w:bookmarkStart w:id="77" w:name="_Toc385287741"/>
      <w:bookmarkStart w:id="78" w:name="_Toc385409445"/>
      <w:bookmarkEnd w:id="76"/>
      <w:r>
        <w:rPr>
          <w:highlight w:val="white"/>
        </w:rPr>
        <w:t>4</w:t>
      </w:r>
      <w:r w:rsidR="00F93BA7" w:rsidRPr="00F93BA7">
        <w:rPr>
          <w:highlight w:val="white"/>
        </w:rPr>
        <w:t xml:space="preserve">.4.2. Előfeldolgozás </w:t>
      </w:r>
      <w:bookmarkEnd w:id="77"/>
      <w:r w:rsidR="004B1327">
        <w:t>morfológiai műveletek alkalmazásával</w:t>
      </w:r>
      <w:bookmarkEnd w:id="78"/>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0D7DEA">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0D7DEA">
        <w:fldChar w:fldCharType="separate"/>
      </w:r>
      <w:r w:rsidR="00BA0FBB" w:rsidRPr="00BA0FBB">
        <w:rPr>
          <w:noProof/>
        </w:rPr>
        <w:t>[17]</w:t>
      </w:r>
      <w:r w:rsidR="000D7DEA">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0D7DEA">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0D7DEA">
        <w:fldChar w:fldCharType="separate"/>
      </w:r>
      <w:r w:rsidR="00BA0FBB" w:rsidRPr="00BA0FBB">
        <w:rPr>
          <w:noProof/>
        </w:rPr>
        <w:t>[18]</w:t>
      </w:r>
      <w:r w:rsidR="000D7DEA">
        <w:fldChar w:fldCharType="end"/>
      </w:r>
    </w:p>
    <w:p w:rsidR="00F93BA7" w:rsidRPr="00F93BA7" w:rsidRDefault="003B7556" w:rsidP="00C65D87">
      <w:pPr>
        <w:pStyle w:val="Cmsor3"/>
      </w:pPr>
      <w:bookmarkStart w:id="79" w:name="h.ga36gfdvy0qj" w:colFirst="0" w:colLast="0"/>
      <w:bookmarkStart w:id="80" w:name="_Toc385287742"/>
      <w:bookmarkStart w:id="81" w:name="_Toc385409446"/>
      <w:bookmarkEnd w:id="79"/>
      <w:r>
        <w:rPr>
          <w:highlight w:val="white"/>
        </w:rPr>
        <w:t>4</w:t>
      </w:r>
      <w:r w:rsidR="00F93BA7" w:rsidRPr="00F93BA7">
        <w:rPr>
          <w:highlight w:val="white"/>
        </w:rPr>
        <w:t>.4.3. Esőcseppek felismerése hibrid szegmentáló algoritmussal</w:t>
      </w:r>
      <w:bookmarkEnd w:id="80"/>
      <w:bookmarkEnd w:id="8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0D7DEA"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82" w:name="h.nfx6xlazlqp" w:colFirst="0" w:colLast="0"/>
      <w:bookmarkStart w:id="83" w:name="_Toc385287743"/>
      <w:bookmarkStart w:id="84" w:name="_Toc385409447"/>
      <w:bookmarkEnd w:id="82"/>
      <w:r>
        <w:rPr>
          <w:highlight w:val="white"/>
        </w:rPr>
        <w:t>4</w:t>
      </w:r>
      <w:r w:rsidR="00F93BA7" w:rsidRPr="00F93BA7">
        <w:rPr>
          <w:highlight w:val="white"/>
        </w:rPr>
        <w:t>.5. Kezdeti és befejeződési időpont becslése</w:t>
      </w:r>
      <w:bookmarkEnd w:id="83"/>
      <w:bookmarkEnd w:id="8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1013548" cy="487722"/>
                    </a:xfrm>
                    <a:prstGeom prst="rect">
                      <a:avLst/>
                    </a:prstGeom>
                  </pic:spPr>
                </pic:pic>
              </a:graphicData>
            </a:graphic>
          </wp:inline>
        </w:drawing>
      </w:r>
    </w:p>
    <w:p w:rsidR="005F25E6" w:rsidRDefault="000D7DEA"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85" w:name="_Toc385409448"/>
      <w:r>
        <w:t>4.6. Elért eredmények</w:t>
      </w:r>
      <w:bookmarkEnd w:id="8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0D7DEA"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86" w:name="h.un879yelueqm" w:colFirst="0" w:colLast="0"/>
      <w:bookmarkEnd w:id="86"/>
      <w:r w:rsidR="00F93BA7">
        <w:rPr>
          <w:color w:val="000000"/>
          <w:szCs w:val="22"/>
        </w:rPr>
        <w:br w:type="page"/>
      </w:r>
    </w:p>
    <w:p w:rsidR="00F2142D" w:rsidRDefault="003B7556" w:rsidP="00DB05F9">
      <w:pPr>
        <w:pStyle w:val="Cmsor1"/>
        <w:rPr>
          <w:color w:val="000000" w:themeColor="text1"/>
        </w:rPr>
      </w:pPr>
      <w:bookmarkStart w:id="87" w:name="_Toc385287745"/>
      <w:bookmarkStart w:id="88" w:name="_Toc385409449"/>
      <w:r>
        <w:rPr>
          <w:color w:val="000000" w:themeColor="text1"/>
        </w:rPr>
        <w:lastRenderedPageBreak/>
        <w:t>5</w:t>
      </w:r>
      <w:r w:rsidR="00F2142D" w:rsidRPr="00E05D93">
        <w:rPr>
          <w:color w:val="000000" w:themeColor="text1"/>
        </w:rPr>
        <w:t xml:space="preserve">. </w:t>
      </w:r>
      <w:bookmarkEnd w:id="54"/>
      <w:r w:rsidR="00E57EF8">
        <w:rPr>
          <w:color w:val="000000" w:themeColor="text1"/>
        </w:rPr>
        <w:t>Összegzés</w:t>
      </w:r>
      <w:bookmarkEnd w:id="87"/>
      <w:bookmarkEnd w:id="88"/>
    </w:p>
    <w:p w:rsidR="003B342E" w:rsidRPr="00C65D87" w:rsidRDefault="003B7556" w:rsidP="00C65D87">
      <w:pPr>
        <w:pStyle w:val="Cmsor2"/>
        <w:rPr>
          <w:rStyle w:val="Kiemels2"/>
          <w:b/>
          <w:bCs w:val="0"/>
        </w:rPr>
      </w:pPr>
      <w:bookmarkStart w:id="89" w:name="_Toc385287746"/>
      <w:bookmarkStart w:id="90" w:name="_Toc385409450"/>
      <w:r>
        <w:rPr>
          <w:rStyle w:val="Kiemels2"/>
          <w:b/>
          <w:bCs w:val="0"/>
        </w:rPr>
        <w:t>5</w:t>
      </w:r>
      <w:r w:rsidR="00C92126" w:rsidRPr="00C65D87">
        <w:rPr>
          <w:rStyle w:val="Kiemels2"/>
          <w:b/>
          <w:bCs w:val="0"/>
        </w:rPr>
        <w:t>.1. Elért eredmények</w:t>
      </w:r>
      <w:bookmarkEnd w:id="89"/>
      <w:bookmarkEnd w:id="9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91" w:name="_Toc385287747"/>
      <w:bookmarkStart w:id="92" w:name="_Toc385409451"/>
      <w:r>
        <w:rPr>
          <w:rStyle w:val="Kiemels2"/>
          <w:b/>
          <w:bCs w:val="0"/>
        </w:rPr>
        <w:t>5</w:t>
      </w:r>
      <w:r w:rsidR="00C92126" w:rsidRPr="00C65D87">
        <w:rPr>
          <w:rStyle w:val="Kiemels2"/>
          <w:b/>
          <w:bCs w:val="0"/>
        </w:rPr>
        <w:t>.2. Továbbfejlesztési lehetőségek</w:t>
      </w:r>
      <w:bookmarkEnd w:id="91"/>
      <w:bookmarkEnd w:id="9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93" w:name="_Toc385409452"/>
      <w:r>
        <w:lastRenderedPageBreak/>
        <w:t>Irodalomjegyzék</w:t>
      </w:r>
      <w:bookmarkEnd w:id="93"/>
    </w:p>
    <w:p w:rsidR="00BA0FBB" w:rsidRPr="00BA0FBB" w:rsidRDefault="000D7DEA">
      <w:pPr>
        <w:pStyle w:val="NormlWeb"/>
        <w:ind w:left="640" w:hanging="640"/>
        <w:divId w:val="1087536698"/>
        <w:rPr>
          <w:noProof/>
        </w:rPr>
      </w:pPr>
      <w:r w:rsidRPr="000D7DEA">
        <w:fldChar w:fldCharType="begin" w:fldLock="1"/>
      </w:r>
      <w:r w:rsidR="003B7ECE">
        <w:instrText xml:space="preserve">ADDIN Mendeley Bibliography CSL_BIBLIOGRAPHY </w:instrText>
      </w:r>
      <w:r w:rsidRPr="000D7DEA">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0D7DEA" w:rsidP="00624066">
      <w:r>
        <w:fldChar w:fldCharType="end"/>
      </w:r>
    </w:p>
    <w:sectPr w:rsidR="00624066" w:rsidRPr="00E05D93" w:rsidSect="001D5611">
      <w:headerReference w:type="default" r:id="rId70"/>
      <w:footerReference w:type="default" r:id="rId71"/>
      <w:footerReference w:type="first" r:id="rId7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3CE7" w:rsidRDefault="008F3CE7" w:rsidP="00357439">
      <w:r>
        <w:separator/>
      </w:r>
    </w:p>
  </w:endnote>
  <w:endnote w:type="continuationSeparator" w:id="0">
    <w:p w:rsidR="008F3CE7" w:rsidRDefault="008F3CE7"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0D7DEA" w:rsidP="0094134C">
    <w:pPr>
      <w:pStyle w:val="llb"/>
      <w:pBdr>
        <w:top w:val="single" w:sz="4" w:space="1" w:color="auto"/>
      </w:pBdr>
      <w:jc w:val="center"/>
    </w:pPr>
    <w:fldSimple w:instr="PAGE   \* MERGEFORMAT">
      <w:r w:rsidR="00071B2A">
        <w:rPr>
          <w:noProof/>
        </w:rPr>
        <w:t>17</w:t>
      </w:r>
    </w:fldSimple>
    <w:r w:rsidR="00771A3B">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Default="00771A3B" w:rsidP="001251E3">
    <w:pPr>
      <w:ind w:firstLine="0"/>
      <w:jc w:val="center"/>
      <w:rPr>
        <w:b/>
        <w:sz w:val="32"/>
      </w:rPr>
    </w:pPr>
    <w:r>
      <w:rPr>
        <w:b/>
        <w:sz w:val="32"/>
      </w:rPr>
      <w:t>Budapest, 2014.</w:t>
    </w:r>
  </w:p>
  <w:p w:rsidR="00771A3B" w:rsidRDefault="00771A3B">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3CE7" w:rsidRDefault="008F3CE7" w:rsidP="00357439">
      <w:r>
        <w:separator/>
      </w:r>
    </w:p>
  </w:footnote>
  <w:footnote w:type="continuationSeparator" w:id="0">
    <w:p w:rsidR="008F3CE7" w:rsidRDefault="008F3CE7"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A3B" w:rsidRPr="00E05D93" w:rsidRDefault="00771A3B"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771A3B" w:rsidRPr="00E05D93" w:rsidRDefault="00771A3B"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9"/>
  <w:hyphenationZone w:val="425"/>
  <w:characterSpacingControl w:val="doNotCompress"/>
  <w:hdrShapeDefaults>
    <o:shapedefaults v:ext="edit" spidmax="11266"/>
  </w:hdrShapeDefaults>
  <w:footnotePr>
    <w:footnote w:id="-1"/>
    <w:footnote w:id="0"/>
  </w:footnotePr>
  <w:endnotePr>
    <w:endnote w:id="-1"/>
    <w:endnote w:id="0"/>
  </w:endnotePr>
  <w:compat/>
  <w:rsids>
    <w:rsidRoot w:val="00F2142D"/>
    <w:rsid w:val="00006C84"/>
    <w:rsid w:val="00010593"/>
    <w:rsid w:val="00011766"/>
    <w:rsid w:val="00014A30"/>
    <w:rsid w:val="00020B20"/>
    <w:rsid w:val="000212B5"/>
    <w:rsid w:val="00023E76"/>
    <w:rsid w:val="00023EE7"/>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36"/>
    <w:rsid w:val="00081893"/>
    <w:rsid w:val="0008420E"/>
    <w:rsid w:val="00085538"/>
    <w:rsid w:val="0008634C"/>
    <w:rsid w:val="000873BB"/>
    <w:rsid w:val="00090671"/>
    <w:rsid w:val="00090D74"/>
    <w:rsid w:val="00090F91"/>
    <w:rsid w:val="00092379"/>
    <w:rsid w:val="00093A10"/>
    <w:rsid w:val="000A1288"/>
    <w:rsid w:val="000A2420"/>
    <w:rsid w:val="000A4B78"/>
    <w:rsid w:val="000A5B86"/>
    <w:rsid w:val="000B2116"/>
    <w:rsid w:val="000B3313"/>
    <w:rsid w:val="000B467E"/>
    <w:rsid w:val="000C1732"/>
    <w:rsid w:val="000C22DB"/>
    <w:rsid w:val="000C41CB"/>
    <w:rsid w:val="000C5801"/>
    <w:rsid w:val="000C6383"/>
    <w:rsid w:val="000C6BA2"/>
    <w:rsid w:val="000C774B"/>
    <w:rsid w:val="000D3646"/>
    <w:rsid w:val="000D7DEA"/>
    <w:rsid w:val="000E15EB"/>
    <w:rsid w:val="000E1EC5"/>
    <w:rsid w:val="000E24C3"/>
    <w:rsid w:val="000E2F81"/>
    <w:rsid w:val="000E4F2C"/>
    <w:rsid w:val="000F0DA8"/>
    <w:rsid w:val="000F129A"/>
    <w:rsid w:val="000F2933"/>
    <w:rsid w:val="000F568D"/>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386B"/>
    <w:rsid w:val="001751F9"/>
    <w:rsid w:val="0017564B"/>
    <w:rsid w:val="001772C6"/>
    <w:rsid w:val="00180381"/>
    <w:rsid w:val="001830AC"/>
    <w:rsid w:val="001857FE"/>
    <w:rsid w:val="00185ED5"/>
    <w:rsid w:val="00190B31"/>
    <w:rsid w:val="00193B13"/>
    <w:rsid w:val="00195D50"/>
    <w:rsid w:val="00196B04"/>
    <w:rsid w:val="00196CEA"/>
    <w:rsid w:val="00197AC5"/>
    <w:rsid w:val="001A5CCE"/>
    <w:rsid w:val="001B0113"/>
    <w:rsid w:val="001B222B"/>
    <w:rsid w:val="001B25C5"/>
    <w:rsid w:val="001B2AB3"/>
    <w:rsid w:val="001B648D"/>
    <w:rsid w:val="001B6609"/>
    <w:rsid w:val="001C145D"/>
    <w:rsid w:val="001D091F"/>
    <w:rsid w:val="001D09BD"/>
    <w:rsid w:val="001D5611"/>
    <w:rsid w:val="001D6501"/>
    <w:rsid w:val="001E0FDA"/>
    <w:rsid w:val="001E3E22"/>
    <w:rsid w:val="001E66D9"/>
    <w:rsid w:val="001E6EEA"/>
    <w:rsid w:val="001E76B8"/>
    <w:rsid w:val="001F51F8"/>
    <w:rsid w:val="001F538A"/>
    <w:rsid w:val="001F53EE"/>
    <w:rsid w:val="001F7AE3"/>
    <w:rsid w:val="0020480D"/>
    <w:rsid w:val="002106D1"/>
    <w:rsid w:val="00212F4B"/>
    <w:rsid w:val="00214717"/>
    <w:rsid w:val="00217027"/>
    <w:rsid w:val="002173CE"/>
    <w:rsid w:val="00224B84"/>
    <w:rsid w:val="002277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2926"/>
    <w:rsid w:val="0027351B"/>
    <w:rsid w:val="00273609"/>
    <w:rsid w:val="0027467E"/>
    <w:rsid w:val="002752FB"/>
    <w:rsid w:val="00276798"/>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A74F1"/>
    <w:rsid w:val="003B2587"/>
    <w:rsid w:val="003B342E"/>
    <w:rsid w:val="003B4869"/>
    <w:rsid w:val="003B59CB"/>
    <w:rsid w:val="003B7556"/>
    <w:rsid w:val="003B7ECE"/>
    <w:rsid w:val="003C1DF3"/>
    <w:rsid w:val="003C55BD"/>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340C3"/>
    <w:rsid w:val="00435783"/>
    <w:rsid w:val="0043630F"/>
    <w:rsid w:val="00443E13"/>
    <w:rsid w:val="00446070"/>
    <w:rsid w:val="00447D85"/>
    <w:rsid w:val="00455F44"/>
    <w:rsid w:val="0046020F"/>
    <w:rsid w:val="00462657"/>
    <w:rsid w:val="00462EFD"/>
    <w:rsid w:val="00462F78"/>
    <w:rsid w:val="00463156"/>
    <w:rsid w:val="00464E00"/>
    <w:rsid w:val="00466050"/>
    <w:rsid w:val="004676C1"/>
    <w:rsid w:val="00474A97"/>
    <w:rsid w:val="00474C9B"/>
    <w:rsid w:val="00480705"/>
    <w:rsid w:val="004842F3"/>
    <w:rsid w:val="004843A7"/>
    <w:rsid w:val="0048716A"/>
    <w:rsid w:val="004876D4"/>
    <w:rsid w:val="004920D1"/>
    <w:rsid w:val="0049423C"/>
    <w:rsid w:val="004947CB"/>
    <w:rsid w:val="004A0FF6"/>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31E9"/>
    <w:rsid w:val="004E496D"/>
    <w:rsid w:val="004E4AA6"/>
    <w:rsid w:val="004E4F01"/>
    <w:rsid w:val="004F0315"/>
    <w:rsid w:val="004F20F4"/>
    <w:rsid w:val="004F4254"/>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30311"/>
    <w:rsid w:val="00534F8E"/>
    <w:rsid w:val="00541AE6"/>
    <w:rsid w:val="00543C4C"/>
    <w:rsid w:val="00550527"/>
    <w:rsid w:val="005511DB"/>
    <w:rsid w:val="00554C05"/>
    <w:rsid w:val="00564516"/>
    <w:rsid w:val="00570A50"/>
    <w:rsid w:val="0057384B"/>
    <w:rsid w:val="00573E2F"/>
    <w:rsid w:val="00574436"/>
    <w:rsid w:val="00575111"/>
    <w:rsid w:val="00577C6D"/>
    <w:rsid w:val="00581B2E"/>
    <w:rsid w:val="005912D4"/>
    <w:rsid w:val="005921E1"/>
    <w:rsid w:val="0059786A"/>
    <w:rsid w:val="005A585F"/>
    <w:rsid w:val="005A6233"/>
    <w:rsid w:val="005A62A0"/>
    <w:rsid w:val="005B27D5"/>
    <w:rsid w:val="005B7E43"/>
    <w:rsid w:val="005C2DAD"/>
    <w:rsid w:val="005C2F1B"/>
    <w:rsid w:val="005C3DD5"/>
    <w:rsid w:val="005C5D7D"/>
    <w:rsid w:val="005C7147"/>
    <w:rsid w:val="005D1B43"/>
    <w:rsid w:val="005D1E60"/>
    <w:rsid w:val="005D4F36"/>
    <w:rsid w:val="005D510F"/>
    <w:rsid w:val="005E00E8"/>
    <w:rsid w:val="005E03A8"/>
    <w:rsid w:val="005E184A"/>
    <w:rsid w:val="005E1E5C"/>
    <w:rsid w:val="005E2835"/>
    <w:rsid w:val="005E677D"/>
    <w:rsid w:val="005E7A55"/>
    <w:rsid w:val="005F0283"/>
    <w:rsid w:val="005F045A"/>
    <w:rsid w:val="005F25E6"/>
    <w:rsid w:val="005F5A8B"/>
    <w:rsid w:val="005F672C"/>
    <w:rsid w:val="005F7091"/>
    <w:rsid w:val="0060219D"/>
    <w:rsid w:val="006073A8"/>
    <w:rsid w:val="00611C22"/>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54231"/>
    <w:rsid w:val="00654AC3"/>
    <w:rsid w:val="006552A1"/>
    <w:rsid w:val="00655FE4"/>
    <w:rsid w:val="00657B0F"/>
    <w:rsid w:val="00661108"/>
    <w:rsid w:val="00662B86"/>
    <w:rsid w:val="00665E98"/>
    <w:rsid w:val="0067504D"/>
    <w:rsid w:val="00676375"/>
    <w:rsid w:val="00677C0E"/>
    <w:rsid w:val="006801EF"/>
    <w:rsid w:val="00683752"/>
    <w:rsid w:val="0068454D"/>
    <w:rsid w:val="00686A34"/>
    <w:rsid w:val="00686B6E"/>
    <w:rsid w:val="00690969"/>
    <w:rsid w:val="006921C8"/>
    <w:rsid w:val="00695185"/>
    <w:rsid w:val="006968AA"/>
    <w:rsid w:val="00696A73"/>
    <w:rsid w:val="0069758B"/>
    <w:rsid w:val="006A0DE4"/>
    <w:rsid w:val="006A28E3"/>
    <w:rsid w:val="006A4AD1"/>
    <w:rsid w:val="006A5A61"/>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F8"/>
    <w:rsid w:val="006F7866"/>
    <w:rsid w:val="006F7B0B"/>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9072D"/>
    <w:rsid w:val="00791570"/>
    <w:rsid w:val="00791B26"/>
    <w:rsid w:val="00791EF1"/>
    <w:rsid w:val="0079248A"/>
    <w:rsid w:val="0079543E"/>
    <w:rsid w:val="007A2831"/>
    <w:rsid w:val="007A4219"/>
    <w:rsid w:val="007A51C3"/>
    <w:rsid w:val="007A7BD2"/>
    <w:rsid w:val="007B0C57"/>
    <w:rsid w:val="007B5F5E"/>
    <w:rsid w:val="007B698D"/>
    <w:rsid w:val="007B7C25"/>
    <w:rsid w:val="007C09F3"/>
    <w:rsid w:val="007C3785"/>
    <w:rsid w:val="007C4B85"/>
    <w:rsid w:val="007D0040"/>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85D"/>
    <w:rsid w:val="0086552E"/>
    <w:rsid w:val="00866278"/>
    <w:rsid w:val="00872245"/>
    <w:rsid w:val="0087795C"/>
    <w:rsid w:val="00883169"/>
    <w:rsid w:val="008851C1"/>
    <w:rsid w:val="00886212"/>
    <w:rsid w:val="00887B42"/>
    <w:rsid w:val="00890407"/>
    <w:rsid w:val="00891DD3"/>
    <w:rsid w:val="00892503"/>
    <w:rsid w:val="0089433F"/>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3391"/>
    <w:rsid w:val="0096380D"/>
    <w:rsid w:val="00964312"/>
    <w:rsid w:val="00965DB9"/>
    <w:rsid w:val="00970A50"/>
    <w:rsid w:val="00977390"/>
    <w:rsid w:val="00981ABA"/>
    <w:rsid w:val="00982283"/>
    <w:rsid w:val="00983D92"/>
    <w:rsid w:val="0098438F"/>
    <w:rsid w:val="00994342"/>
    <w:rsid w:val="00996269"/>
    <w:rsid w:val="009A1F84"/>
    <w:rsid w:val="009A220F"/>
    <w:rsid w:val="009A56A4"/>
    <w:rsid w:val="009A58B4"/>
    <w:rsid w:val="009B099A"/>
    <w:rsid w:val="009B393E"/>
    <w:rsid w:val="009B4E7E"/>
    <w:rsid w:val="009B5415"/>
    <w:rsid w:val="009B5F29"/>
    <w:rsid w:val="009B7EE9"/>
    <w:rsid w:val="009D5C91"/>
    <w:rsid w:val="009D68BE"/>
    <w:rsid w:val="009E0D7B"/>
    <w:rsid w:val="009E2056"/>
    <w:rsid w:val="009E7A42"/>
    <w:rsid w:val="009F2A15"/>
    <w:rsid w:val="009F3801"/>
    <w:rsid w:val="009F67D2"/>
    <w:rsid w:val="00A00DA9"/>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51D90"/>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34B5"/>
    <w:rsid w:val="00B546DA"/>
    <w:rsid w:val="00B57449"/>
    <w:rsid w:val="00B62B99"/>
    <w:rsid w:val="00B63C95"/>
    <w:rsid w:val="00B64BBE"/>
    <w:rsid w:val="00B7268F"/>
    <w:rsid w:val="00B75BA3"/>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3107"/>
    <w:rsid w:val="00C054B7"/>
    <w:rsid w:val="00C05D72"/>
    <w:rsid w:val="00C07F59"/>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52C6A"/>
    <w:rsid w:val="00C543E5"/>
    <w:rsid w:val="00C56B60"/>
    <w:rsid w:val="00C6261E"/>
    <w:rsid w:val="00C64991"/>
    <w:rsid w:val="00C65D87"/>
    <w:rsid w:val="00C65F33"/>
    <w:rsid w:val="00C70597"/>
    <w:rsid w:val="00C71DC5"/>
    <w:rsid w:val="00C7794B"/>
    <w:rsid w:val="00C852DB"/>
    <w:rsid w:val="00C9142B"/>
    <w:rsid w:val="00C92126"/>
    <w:rsid w:val="00C94DE8"/>
    <w:rsid w:val="00CA0C23"/>
    <w:rsid w:val="00CA2970"/>
    <w:rsid w:val="00CB58BF"/>
    <w:rsid w:val="00CB5907"/>
    <w:rsid w:val="00CB5E3F"/>
    <w:rsid w:val="00CC16FF"/>
    <w:rsid w:val="00CC3B7F"/>
    <w:rsid w:val="00CC5817"/>
    <w:rsid w:val="00CC6021"/>
    <w:rsid w:val="00CC7038"/>
    <w:rsid w:val="00CD065C"/>
    <w:rsid w:val="00CD12A8"/>
    <w:rsid w:val="00CD19C7"/>
    <w:rsid w:val="00CD731C"/>
    <w:rsid w:val="00CE0753"/>
    <w:rsid w:val="00CE57B0"/>
    <w:rsid w:val="00CE7B37"/>
    <w:rsid w:val="00CF0060"/>
    <w:rsid w:val="00CF1FA8"/>
    <w:rsid w:val="00CF561B"/>
    <w:rsid w:val="00CF5A1E"/>
    <w:rsid w:val="00CF75E7"/>
    <w:rsid w:val="00D0228C"/>
    <w:rsid w:val="00D02390"/>
    <w:rsid w:val="00D074F0"/>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F6E"/>
    <w:rsid w:val="00DC53C9"/>
    <w:rsid w:val="00DD3AE9"/>
    <w:rsid w:val="00DD4BFA"/>
    <w:rsid w:val="00DD5FA1"/>
    <w:rsid w:val="00DE3E5D"/>
    <w:rsid w:val="00DE47FD"/>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6625"/>
    <w:rsid w:val="00E567BF"/>
    <w:rsid w:val="00E57DA4"/>
    <w:rsid w:val="00E57EF8"/>
    <w:rsid w:val="00E61512"/>
    <w:rsid w:val="00E64225"/>
    <w:rsid w:val="00E65E24"/>
    <w:rsid w:val="00E753CE"/>
    <w:rsid w:val="00E8138F"/>
    <w:rsid w:val="00E822AE"/>
    <w:rsid w:val="00E84306"/>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F5E"/>
    <w:rsid w:val="00F01512"/>
    <w:rsid w:val="00F017F3"/>
    <w:rsid w:val="00F058BE"/>
    <w:rsid w:val="00F05F15"/>
    <w:rsid w:val="00F06A21"/>
    <w:rsid w:val="00F07F39"/>
    <w:rsid w:val="00F127D0"/>
    <w:rsid w:val="00F1454A"/>
    <w:rsid w:val="00F161B8"/>
    <w:rsid w:val="00F200F8"/>
    <w:rsid w:val="00F21244"/>
    <w:rsid w:val="00F2142D"/>
    <w:rsid w:val="00F21B71"/>
    <w:rsid w:val="00F261F3"/>
    <w:rsid w:val="00F32EB8"/>
    <w:rsid w:val="00F36914"/>
    <w:rsid w:val="00F437B3"/>
    <w:rsid w:val="00F44A3A"/>
    <w:rsid w:val="00F46159"/>
    <w:rsid w:val="00F53EBC"/>
    <w:rsid w:val="00F56EF0"/>
    <w:rsid w:val="00F6076C"/>
    <w:rsid w:val="00F62EE3"/>
    <w:rsid w:val="00F645D6"/>
    <w:rsid w:val="00F67DED"/>
    <w:rsid w:val="00F67FAD"/>
    <w:rsid w:val="00F7154F"/>
    <w:rsid w:val="00F72AC0"/>
    <w:rsid w:val="00F75B06"/>
    <w:rsid w:val="00F77C82"/>
    <w:rsid w:val="00F83563"/>
    <w:rsid w:val="00F83D62"/>
    <w:rsid w:val="00F863FC"/>
    <w:rsid w:val="00F90FD5"/>
    <w:rsid w:val="00F93889"/>
    <w:rsid w:val="00F93BA7"/>
    <w:rsid w:val="00F96731"/>
    <w:rsid w:val="00F9708F"/>
    <w:rsid w:val="00FA1B5F"/>
    <w:rsid w:val="00FA266B"/>
    <w:rsid w:val="00FA278C"/>
    <w:rsid w:val="00FA2FF8"/>
    <w:rsid w:val="00FA3DB8"/>
    <w:rsid w:val="00FA48F1"/>
    <w:rsid w:val="00FA6348"/>
    <w:rsid w:val="00FA764C"/>
    <w:rsid w:val="00FB117F"/>
    <w:rsid w:val="00FB7267"/>
    <w:rsid w:val="00FB7D81"/>
    <w:rsid w:val="00FC0314"/>
    <w:rsid w:val="00FC0499"/>
    <w:rsid w:val="00FC11DB"/>
    <w:rsid w:val="00FC17F2"/>
    <w:rsid w:val="00FC4DFD"/>
    <w:rsid w:val="00FC5743"/>
    <w:rsid w:val="00FD1AE9"/>
    <w:rsid w:val="00FD276B"/>
    <w:rsid w:val="00FD4539"/>
    <w:rsid w:val="00FD57B6"/>
    <w:rsid w:val="00FD5E99"/>
    <w:rsid w:val="00FE2F0D"/>
    <w:rsid w:val="00FE56B7"/>
    <w:rsid w:val="00FE5B1C"/>
    <w:rsid w:val="00FE6B0A"/>
    <w:rsid w:val="00FF041E"/>
    <w:rsid w:val="00FF15BC"/>
    <w:rsid w:val="00FF1F91"/>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16.wmf"/><Relationship Id="rId21" Type="http://schemas.openxmlformats.org/officeDocument/2006/relationships/image" Target="media/image4.png"/><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20.wmf"/><Relationship Id="rId50" Type="http://schemas.openxmlformats.org/officeDocument/2006/relationships/oleObject" Target="embeddings/oleObject10.bin"/><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u.wikipedia.org/wiki/Stratus" TargetMode="External"/><Relationship Id="rId29" Type="http://schemas.openxmlformats.org/officeDocument/2006/relationships/image" Target="media/image10.png"/><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oleObject" Target="embeddings/oleObject1.bin"/><Relationship Id="rId37" Type="http://schemas.openxmlformats.org/officeDocument/2006/relationships/image" Target="media/image15.wmf"/><Relationship Id="rId40" Type="http://schemas.openxmlformats.org/officeDocument/2006/relationships/oleObject" Target="embeddings/oleObject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7.jpeg"/><Relationship Id="rId66" Type="http://schemas.openxmlformats.org/officeDocument/2006/relationships/image" Target="media/image35.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oleObject" Target="embeddings/oleObject3.bin"/><Relationship Id="rId49" Type="http://schemas.openxmlformats.org/officeDocument/2006/relationships/image" Target="media/image21.wmf"/><Relationship Id="rId57" Type="http://schemas.openxmlformats.org/officeDocument/2006/relationships/image" Target="media/image26.jpeg"/><Relationship Id="rId61" Type="http://schemas.openxmlformats.org/officeDocument/2006/relationships/image" Target="media/image30.jpe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9.jpeg"/><Relationship Id="rId65" Type="http://schemas.openxmlformats.org/officeDocument/2006/relationships/image" Target="media/image34.png"/><Relationship Id="rId73" Type="http://schemas.openxmlformats.org/officeDocument/2006/relationships/fontTable" Target="fontTable.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9.bin"/><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22.wmf"/><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3.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8.jpe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image" Target="media/image17.wmf"/><Relationship Id="rId54" Type="http://schemas.openxmlformats.org/officeDocument/2006/relationships/oleObject" Target="embeddings/oleObject12.bin"/><Relationship Id="rId62" Type="http://schemas.openxmlformats.org/officeDocument/2006/relationships/image" Target="media/image31.jpe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106</c:v>
                </c:pt>
                <c:pt idx="2">
                  <c:v>0.76170000000000126</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8</c:v>
                </c:pt>
                <c:pt idx="2">
                  <c:v>0.23830000000000001</c:v>
                </c:pt>
              </c:numCache>
            </c:numRef>
          </c:val>
        </c:ser>
        <c:shape val="cylinder"/>
        <c:axId val="95874432"/>
        <c:axId val="96045696"/>
        <c:axId val="0"/>
      </c:bar3DChart>
      <c:catAx>
        <c:axId val="95874432"/>
        <c:scaling>
          <c:orientation val="minMax"/>
        </c:scaling>
        <c:axPos val="b"/>
        <c:numFmt formatCode="General" sourceLinked="0"/>
        <c:tickLblPos val="nextTo"/>
        <c:crossAx val="96045696"/>
        <c:crosses val="autoZero"/>
        <c:auto val="1"/>
        <c:lblAlgn val="ctr"/>
        <c:lblOffset val="100"/>
      </c:catAx>
      <c:valAx>
        <c:axId val="96045696"/>
        <c:scaling>
          <c:orientation val="minMax"/>
        </c:scaling>
        <c:axPos val="l"/>
        <c:majorGridlines/>
        <c:numFmt formatCode="0.00%" sourceLinked="1"/>
        <c:tickLblPos val="nextTo"/>
        <c:crossAx val="9587443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112</c:v>
                </c:pt>
                <c:pt idx="2">
                  <c:v>0.86000000000000065</c:v>
                </c:pt>
                <c:pt idx="3">
                  <c:v>0.87000000000000099</c:v>
                </c:pt>
              </c:numCache>
            </c:numRef>
          </c:val>
        </c:ser>
        <c:marker val="1"/>
        <c:axId val="53930624"/>
        <c:axId val="54047104"/>
      </c:lineChart>
      <c:dateAx>
        <c:axId val="53930624"/>
        <c:scaling>
          <c:orientation val="minMax"/>
        </c:scaling>
        <c:axPos val="b"/>
        <c:numFmt formatCode="General" sourceLinked="1"/>
        <c:tickLblPos val="nextTo"/>
        <c:crossAx val="54047104"/>
        <c:crosses val="autoZero"/>
        <c:lblOffset val="100"/>
        <c:baseTimeUnit val="days"/>
      </c:dateAx>
      <c:valAx>
        <c:axId val="54047104"/>
        <c:scaling>
          <c:orientation val="minMax"/>
        </c:scaling>
        <c:axPos val="l"/>
        <c:majorGridlines/>
        <c:numFmt formatCode="0%" sourceLinked="1"/>
        <c:tickLblPos val="nextTo"/>
        <c:crossAx val="53930624"/>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B35CB827-EDFA-4E4E-A55A-32588EC85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37</Pages>
  <Words>17457</Words>
  <Characters>99511</Characters>
  <Application>Microsoft Office Word</Application>
  <DocSecurity>0</DocSecurity>
  <Lines>829</Lines>
  <Paragraphs>23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6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820</cp:revision>
  <cp:lastPrinted>2014-04-16T09:03:00Z</cp:lastPrinted>
  <dcterms:created xsi:type="dcterms:W3CDTF">2014-04-16T07:47:00Z</dcterms:created>
  <dcterms:modified xsi:type="dcterms:W3CDTF">2014-11-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